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w:t>
      </w:r>
      <w:commentRangeStart w:id="0"/>
      <w:r>
        <w:t>C3, C4</w:t>
      </w:r>
      <w:commentRangeEnd w:id="0"/>
      <w:r w:rsidR="00852173">
        <w:rPr>
          <w:rStyle w:val="CommentReference"/>
        </w:rPr>
        <w:commentReference w:id="0"/>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commentRangeStart w:id="1"/>
      <w:r>
        <w:t>proximal</w:t>
      </w:r>
      <w:commentRangeEnd w:id="1"/>
      <w:r w:rsidR="00852173">
        <w:rPr>
          <w:rStyle w:val="CommentReference"/>
        </w:rPr>
        <w:commentReference w:id="1"/>
      </w:r>
      <w:r>
        <w:t xml:space="preserve">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w:t>
      </w:r>
      <w:proofErr w:type="spellStart"/>
      <w:r>
        <w:rPr>
          <w:color w:val="000000"/>
        </w:rPr>
        <w:t>allochtonous</w:t>
      </w:r>
      <w:proofErr w:type="spellEnd"/>
      <w:r>
        <w:rPr>
          <w:color w:val="000000"/>
        </w:rPr>
        <w:t>/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CC167AF"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w:t>
      </w:r>
      <w:proofErr w:type="spellStart"/>
      <w:proofErr w:type="gramStart"/>
      <w:r>
        <w:t>chloroform:methanol</w:t>
      </w:r>
      <w:proofErr w:type="spellEnd"/>
      <w:proofErr w:type="gramEnd"/>
      <w:r>
        <w:t xml:space="preserve"> solution, taking care to keep track of sample IDs during the process (SLO4). </w:t>
      </w:r>
    </w:p>
    <w:p w14:paraId="00000042" w14:textId="05504537" w:rsidR="004E5FF1" w:rsidRDefault="00E6237F">
      <w:r>
        <w:tab/>
        <w:t xml:space="preserve">The washing procedure was as follows: (1) Students transferred 10 mL of the 2:1 </w:t>
      </w:r>
      <w:proofErr w:type="spellStart"/>
      <w:proofErr w:type="gramStart"/>
      <w:r>
        <w:t>chloroform:methanol</w:t>
      </w:r>
      <w:proofErr w:type="spellEnd"/>
      <w:proofErr w:type="gramEnd"/>
      <w:r>
        <w:t xml:space="preserve">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2760DBB0" w:rsidR="004E5FF1" w:rsidRDefault="00E6237F">
      <w:r>
        <w:t>Once received, samples were placed into tin capsules and immediately sealed. Carbon (δ</w:t>
      </w:r>
      <w:r>
        <w:rPr>
          <w:vertAlign w:val="superscript"/>
        </w:rPr>
        <w:t>13</w:t>
      </w:r>
      <w:proofErr w:type="gramStart"/>
      <w:r>
        <w:t>C )</w:t>
      </w:r>
      <w:proofErr w:type="gramEnd"/>
      <w:r>
        <w:t xml:space="preserve">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commentRangeStart w:id="2"/>
      <w:r w:rsidR="00942430">
        <w:t>Vienna Pee Dee Belemnite (</w:t>
      </w:r>
      <w:r>
        <w:t>VPDB</w:t>
      </w:r>
      <w:r w:rsidR="00942430">
        <w:t>)</w:t>
      </w:r>
      <w:commentRangeEnd w:id="2"/>
      <w:r w:rsidR="004F1A84">
        <w:rPr>
          <w:rStyle w:val="CommentReference"/>
        </w:rPr>
        <w:commentReference w:id="2"/>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w:t>
      </w:r>
      <w:proofErr w:type="gramStart"/>
      <w:r w:rsidR="006E35CC">
        <w:t>C:N</w:t>
      </w:r>
      <w:proofErr w:type="gramEnd"/>
      <w:r w:rsidR="006E35CC">
        <w:t>)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3" w:name="_heading=h.gjdgxs" w:colFirst="0" w:colLast="0"/>
      <w:bookmarkEnd w:id="3"/>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0609EE7A"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2FB2DBE6"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t>
      </w:r>
      <w:commentRangeStart w:id="4"/>
      <w:r>
        <w:t xml:space="preserve">with 21 registered undergraduate students </w:t>
      </w:r>
      <w:commentRangeEnd w:id="4"/>
      <w:r w:rsidR="004F1A84">
        <w:rPr>
          <w:rStyle w:val="CommentReference"/>
        </w:rPr>
        <w:commentReference w:id="4"/>
      </w:r>
      <w:r>
        <w:t xml:space="preserve">(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64EDFA2E"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w:t>
      </w:r>
      <w:proofErr w:type="gramStart"/>
      <w:r>
        <w:t>status</w:t>
      </w:r>
      <w:proofErr w:type="gramEnd"/>
      <w:r>
        <w:t xml:space="preserve">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 xml:space="preserve">C values of higher </w:t>
      </w:r>
      <w:r w:rsidR="00A71A4A">
        <w:lastRenderedPageBreak/>
        <w:t>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568359A3"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by an undergraduate student tester with 100% success. </w:t>
      </w:r>
      <w:r>
        <w:t xml:space="preserve">Therefore, students demonstrated very high levels of learning. </w:t>
      </w:r>
    </w:p>
    <w:p w14:paraId="00000062" w14:textId="0812A19A" w:rsidR="004E5FF1" w:rsidRDefault="004E5FF1"/>
    <w:p w14:paraId="4DCE4D30" w14:textId="7E7405C6" w:rsidR="00447565" w:rsidRDefault="00447565"/>
    <w:p w14:paraId="440E66E1" w14:textId="778D9994" w:rsidR="00447565" w:rsidRDefault="00447565"/>
    <w:p w14:paraId="0E49CCC9" w14:textId="77777777" w:rsidR="00447565" w:rsidRDefault="00447565"/>
    <w:p w14:paraId="00000063" w14:textId="77777777" w:rsidR="004E5FF1" w:rsidRDefault="00E6237F">
      <w:pPr>
        <w:rPr>
          <w:b/>
        </w:rPr>
      </w:pPr>
      <w:r>
        <w:rPr>
          <w:b/>
        </w:rPr>
        <w:lastRenderedPageBreak/>
        <w:t>Educational Impact</w:t>
      </w:r>
    </w:p>
    <w:p w14:paraId="00000064" w14:textId="77777777" w:rsidR="004E5FF1" w:rsidRDefault="004E5FF1"/>
    <w:p w14:paraId="00000065" w14:textId="3DC5A7FB"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6C0773C8" w:rsidR="004E5FF1" w:rsidRDefault="00F946CC">
      <w:r>
        <w:tab/>
        <w:t>Instructors interested in conducting similar activities in their own courses can view necessary supplies and costs (Supplemental File 6).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 xml:space="preserve">As stated at the end of the introduction, this activity could easily be tailored to other ecosystems proximal to other educational institutions. </w:t>
      </w:r>
    </w:p>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0106CC99" w:rsidR="004E5FF1" w:rsidRDefault="00E6237F">
      <w:r>
        <w:lastRenderedPageBreak/>
        <w:t xml:space="preserve">Figure 1. </w:t>
      </w:r>
      <w:commentRangeStart w:id="5"/>
      <w:r>
        <w:t>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commentRangeEnd w:id="5"/>
      <w:r w:rsidR="00B43253">
        <w:rPr>
          <w:rStyle w:val="CommentReference"/>
        </w:rPr>
        <w:commentReference w:id="5"/>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6"/>
      <w:r>
        <w:lastRenderedPageBreak/>
        <w:t>Figure 2</w:t>
      </w:r>
      <w:commentRangeEnd w:id="6"/>
      <w:r w:rsidR="001B036A">
        <w:rPr>
          <w:rStyle w:val="CommentReference"/>
        </w:rPr>
        <w:commentReference w:id="6"/>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852173" w:rsidRDefault="00852173">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4">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5">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852173" w:rsidRDefault="00852173">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6"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7"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w:t>
      </w:r>
      <w:commentRangeStart w:id="7"/>
      <w:r>
        <w:t>midges</w:t>
      </w:r>
      <w:commentRangeEnd w:id="7"/>
      <w:r w:rsidR="00B43253">
        <w:rPr>
          <w:rStyle w:val="CommentReference"/>
        </w:rPr>
        <w:commentReference w:id="7"/>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C valu</w:t>
      </w:r>
      <w:bookmarkStart w:id="8" w:name="_GoBack"/>
      <w:bookmarkEnd w:id="8"/>
      <w:r>
        <w:t xml:space="preserve">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5893ED1E" w:rsidR="00E413AA" w:rsidRDefault="00E73482">
      <w:r>
        <w:t>We</w:t>
      </w:r>
      <w:r w:rsidR="00E413AA">
        <w:t xml:space="preserve"> thank </w:t>
      </w:r>
      <w:r w:rsidR="00792ECB">
        <w:t xml:space="preserve">Kevin Alexander for sharing knowledge of aquatic invertebrates in the Taylor river,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1"/>
      <w:footerReference w:type="defaul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lark, Lynn G [EEOBS]" w:date="2019-09-13T09:07:00Z" w:initials="CLG[">
    <w:p w14:paraId="64DE2DEA" w14:textId="19B97D84" w:rsidR="00852173" w:rsidRDefault="00852173">
      <w:pPr>
        <w:pStyle w:val="CommentText"/>
      </w:pPr>
      <w:r>
        <w:rPr>
          <w:rStyle w:val="CommentReference"/>
        </w:rPr>
        <w:annotationRef/>
      </w:r>
      <w:r>
        <w:t>These need to be written as C</w:t>
      </w:r>
      <w:r w:rsidRPr="00852173">
        <w:rPr>
          <w:vertAlign w:val="subscript"/>
        </w:rPr>
        <w:t>3</w:t>
      </w:r>
      <w:r>
        <w:t xml:space="preserve"> and C</w:t>
      </w:r>
      <w:r w:rsidRPr="00852173">
        <w:rPr>
          <w:vertAlign w:val="subscript"/>
        </w:rPr>
        <w:t>4</w:t>
      </w:r>
      <w:r>
        <w:t>.</w:t>
      </w:r>
    </w:p>
  </w:comment>
  <w:comment w:id="1" w:author="Clark, Lynn G [EEOBS] [2]" w:date="2019-09-13T09:12:00Z" w:initials="CLG[">
    <w:p w14:paraId="6C2C4B1B" w14:textId="1179059B" w:rsidR="00852173" w:rsidRDefault="00852173">
      <w:pPr>
        <w:pStyle w:val="CommentText"/>
      </w:pPr>
      <w:r>
        <w:rPr>
          <w:rStyle w:val="CommentReference"/>
        </w:rPr>
        <w:annotationRef/>
      </w:r>
      <w:r>
        <w:t>Or “proximate”?</w:t>
      </w:r>
    </w:p>
  </w:comment>
  <w:comment w:id="2" w:author="Clark, Lynn G [EEOBS] [3]" w:date="2019-09-13T09:18:00Z" w:initials="CLG[">
    <w:p w14:paraId="3183A4E6" w14:textId="515A5369" w:rsidR="004F1A84" w:rsidRDefault="004F1A84">
      <w:pPr>
        <w:pStyle w:val="CommentText"/>
      </w:pPr>
      <w:r>
        <w:rPr>
          <w:rStyle w:val="CommentReference"/>
        </w:rPr>
        <w:annotationRef/>
      </w:r>
      <w:r>
        <w:t>This was previously defined, so perhaps just use “VPDB”.</w:t>
      </w:r>
    </w:p>
  </w:comment>
  <w:comment w:id="4" w:author="Clark, Lynn G [EEOBS] [4]" w:date="2019-09-13T09:21:00Z" w:initials="CLG[">
    <w:p w14:paraId="113EB38C" w14:textId="6FB701B2" w:rsidR="004F1A84" w:rsidRDefault="004F1A84">
      <w:pPr>
        <w:pStyle w:val="CommentText"/>
      </w:pPr>
      <w:r>
        <w:rPr>
          <w:rStyle w:val="CommentReference"/>
        </w:rPr>
        <w:annotationRef/>
      </w:r>
      <w:r>
        <w:t>Already noted above.</w:t>
      </w:r>
    </w:p>
  </w:comment>
  <w:comment w:id="5" w:author="Clark, Lynn G [EEOBS] [5]" w:date="2019-09-13T09:25:00Z" w:initials="CLG[">
    <w:p w14:paraId="667C9649" w14:textId="3C35D1CA" w:rsidR="00B43253" w:rsidRDefault="00B43253">
      <w:pPr>
        <w:pStyle w:val="CommentText"/>
      </w:pPr>
      <w:r>
        <w:rPr>
          <w:rStyle w:val="CommentReference"/>
        </w:rPr>
        <w:annotationRef/>
      </w:r>
      <w:r>
        <w:t>Maybe define CPOM, DOM and FPOM again here in the caption, even if this is placed close to that part of the Introduction.</w:t>
      </w:r>
    </w:p>
  </w:comment>
  <w:comment w:id="6" w:author="Derek Houston" w:date="2019-07-26T14:32:00Z" w:initials="DDH">
    <w:p w14:paraId="28221FA3" w14:textId="37AD80BB" w:rsidR="00852173" w:rsidRDefault="00852173">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 w:id="7" w:author="Clark, Lynn G [EEOBS] [6]" w:date="2019-09-13T09:29:00Z" w:initials="CLG[">
    <w:p w14:paraId="77BDFA03" w14:textId="6CA51573" w:rsidR="00B43253" w:rsidRDefault="00B43253">
      <w:pPr>
        <w:pStyle w:val="CommentText"/>
      </w:pPr>
      <w:r>
        <w:rPr>
          <w:rStyle w:val="CommentReference"/>
        </w:rPr>
        <w:annotationRef/>
      </w:r>
      <w:r>
        <w:t>Or mayfl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2DEA" w15:done="0"/>
  <w15:commentEx w15:paraId="6C2C4B1B" w15:done="0"/>
  <w15:commentEx w15:paraId="3183A4E6" w15:done="0"/>
  <w15:commentEx w15:paraId="113EB38C" w15:done="0"/>
  <w15:commentEx w15:paraId="667C9649" w15:done="0"/>
  <w15:commentEx w15:paraId="28221FA3" w15:done="0"/>
  <w15:commentEx w15:paraId="77BDFA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2DEA" w16cid:durableId="2125DAE7"/>
  <w16cid:commentId w16cid:paraId="6C2C4B1B" w16cid:durableId="2125DBEA"/>
  <w16cid:commentId w16cid:paraId="3183A4E6" w16cid:durableId="2125DD7F"/>
  <w16cid:commentId w16cid:paraId="113EB38C" w16cid:durableId="2125DE20"/>
  <w16cid:commentId w16cid:paraId="667C9649" w16cid:durableId="2125DF0D"/>
  <w16cid:commentId w16cid:paraId="28221FA3" w16cid:durableId="20E58D7F"/>
  <w16cid:commentId w16cid:paraId="77BDFA03" w16cid:durableId="2125D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1A66C" w14:textId="77777777" w:rsidR="00F85E77" w:rsidRDefault="00F85E77" w:rsidP="008106CE">
      <w:r>
        <w:separator/>
      </w:r>
    </w:p>
  </w:endnote>
  <w:endnote w:type="continuationSeparator" w:id="0">
    <w:p w14:paraId="63FA7240" w14:textId="77777777" w:rsidR="00F85E77" w:rsidRDefault="00F85E77"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852173" w:rsidRDefault="00852173"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852173" w:rsidRDefault="00852173"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852173" w:rsidRDefault="00852173"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852173" w:rsidRDefault="00852173"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3FF08" w14:textId="77777777" w:rsidR="00F85E77" w:rsidRDefault="00F85E77" w:rsidP="008106CE">
      <w:r>
        <w:separator/>
      </w:r>
    </w:p>
  </w:footnote>
  <w:footnote w:type="continuationSeparator" w:id="0">
    <w:p w14:paraId="3131AD0A" w14:textId="77777777" w:rsidR="00F85E77" w:rsidRDefault="00F85E77"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rk, Lynn G [EEOBS]">
    <w15:presenceInfo w15:providerId="AD" w15:userId="S-1-5-21-1659004503-1450960922-1606980848-68478"/>
  </w15:person>
  <w15:person w15:author="Clark, Lynn G [EEOBS] [2]">
    <w15:presenceInfo w15:providerId="AD" w15:userId="S-1-5-21-1659004503-1450960922-1606980848-68478"/>
  </w15:person>
  <w15:person w15:author="Clark, Lynn G [EEOBS] [3]">
    <w15:presenceInfo w15:providerId="AD" w15:userId="S-1-5-21-1659004503-1450960922-1606980848-68478"/>
  </w15:person>
  <w15:person w15:author="Clark, Lynn G [EEOBS] [4]">
    <w15:presenceInfo w15:providerId="AD" w15:userId="S-1-5-21-1659004503-1450960922-1606980848-68478"/>
  </w15:person>
  <w15:person w15:author="Clark, Lynn G [EEOBS] [5]">
    <w15:presenceInfo w15:providerId="AD" w15:userId="S-1-5-21-1659004503-1450960922-1606980848-68478"/>
  </w15:person>
  <w15:person w15:author="Derek Houston">
    <w15:presenceInfo w15:providerId="None" w15:userId="Derek Houston"/>
  </w15:person>
  <w15:person w15:author="Clark, Lynn G [EEOBS] [6]">
    <w15:presenceInfo w15:providerId="AD" w15:userId="S-1-5-21-1659004503-1450960922-1606980848-684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743F9"/>
    <w:rsid w:val="000B446B"/>
    <w:rsid w:val="001016FB"/>
    <w:rsid w:val="001136EC"/>
    <w:rsid w:val="001406B3"/>
    <w:rsid w:val="001719B1"/>
    <w:rsid w:val="001A1F4D"/>
    <w:rsid w:val="001B036A"/>
    <w:rsid w:val="002752AC"/>
    <w:rsid w:val="002C0EB9"/>
    <w:rsid w:val="00317A7F"/>
    <w:rsid w:val="003264B6"/>
    <w:rsid w:val="003364F9"/>
    <w:rsid w:val="00337836"/>
    <w:rsid w:val="003F6C2F"/>
    <w:rsid w:val="0041344F"/>
    <w:rsid w:val="0044205D"/>
    <w:rsid w:val="00447565"/>
    <w:rsid w:val="004E5FF1"/>
    <w:rsid w:val="004F1A84"/>
    <w:rsid w:val="0050480D"/>
    <w:rsid w:val="005104C8"/>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D0EBB"/>
    <w:rsid w:val="006E35CC"/>
    <w:rsid w:val="006E5427"/>
    <w:rsid w:val="00705C08"/>
    <w:rsid w:val="00744466"/>
    <w:rsid w:val="00745A9D"/>
    <w:rsid w:val="007510C2"/>
    <w:rsid w:val="00776223"/>
    <w:rsid w:val="00792ECB"/>
    <w:rsid w:val="008106CE"/>
    <w:rsid w:val="00852173"/>
    <w:rsid w:val="00857796"/>
    <w:rsid w:val="0091446C"/>
    <w:rsid w:val="0093633E"/>
    <w:rsid w:val="00942430"/>
    <w:rsid w:val="0096773C"/>
    <w:rsid w:val="009972DF"/>
    <w:rsid w:val="00A71A4A"/>
    <w:rsid w:val="00A80E47"/>
    <w:rsid w:val="00AB6337"/>
    <w:rsid w:val="00AD3582"/>
    <w:rsid w:val="00AE0242"/>
    <w:rsid w:val="00AE329B"/>
    <w:rsid w:val="00B0088C"/>
    <w:rsid w:val="00B23610"/>
    <w:rsid w:val="00B24C68"/>
    <w:rsid w:val="00B318A1"/>
    <w:rsid w:val="00B43253"/>
    <w:rsid w:val="00C111F7"/>
    <w:rsid w:val="00C347E5"/>
    <w:rsid w:val="00C47F68"/>
    <w:rsid w:val="00C64638"/>
    <w:rsid w:val="00C6486D"/>
    <w:rsid w:val="00CF1120"/>
    <w:rsid w:val="00CF198F"/>
    <w:rsid w:val="00D22CC5"/>
    <w:rsid w:val="00D417F0"/>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C5261D-576A-4BFF-AC0E-48A278846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5953</Words>
  <Characters>147935</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Clark, Lynn G [EEOB]</cp:lastModifiedBy>
  <cp:revision>2</cp:revision>
  <dcterms:created xsi:type="dcterms:W3CDTF">2019-09-13T14:31:00Z</dcterms:created>
  <dcterms:modified xsi:type="dcterms:W3CDTF">2019-09-1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